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24C3"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GS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VTK</w:t>
      </w:r>
    </w:p>
    <w:p w:rsidR="00AE374B" w:rsidRDefault="00AE374B" w:rsidP="004524C3">
      <w:pPr>
        <w:pStyle w:val="Prrafodelista"/>
        <w:numPr>
          <w:ilvl w:val="0"/>
          <w:numId w:val="1"/>
        </w:numPr>
        <w:jc w:val="both"/>
        <w:rPr>
          <w:rFonts w:ascii="Century" w:hAnsi="Century"/>
          <w:sz w:val="24"/>
          <w:szCs w:val="24"/>
        </w:rPr>
      </w:pPr>
      <w:r>
        <w:rPr>
          <w:rFonts w:ascii="Century" w:hAnsi="Century"/>
          <w:sz w:val="24"/>
          <w:szCs w:val="24"/>
        </w:rPr>
        <w:t>FL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QT</w:t>
      </w:r>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Core</w:t>
      </w:r>
      <w:proofErr w:type="spellEnd"/>
      <w:r>
        <w:rPr>
          <w:rFonts w:ascii="Century" w:hAnsi="Century"/>
          <w:sz w:val="24"/>
          <w:szCs w:val="24"/>
        </w:rPr>
        <w:t xml:space="preserv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7"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val="en-US"/>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val="en-US"/>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9">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val="en-US"/>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10">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454EE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454EEF">
            <w:pPr>
              <w:tabs>
                <w:tab w:val="left" w:pos="851"/>
              </w:tabs>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454EEF">
        <w:trPr>
          <w:trHeight w:val="340"/>
          <w:jc w:val="center"/>
        </w:trPr>
        <w:tc>
          <w:tcPr>
            <w:tcW w:w="1985" w:type="dxa"/>
            <w:tcBorders>
              <w:top w:val="single" w:sz="4" w:space="0" w:color="auto"/>
              <w:bottom w:val="single" w:sz="4" w:space="0" w:color="auto"/>
            </w:tcBorders>
          </w:tcPr>
          <w:p w:rsidR="00CD36E9" w:rsidRPr="000E6F38"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454EEF">
            <w:pP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454EEF">
            <w:pP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454EEF">
        <w:trPr>
          <w:trHeight w:val="340"/>
          <w:jc w:val="center"/>
        </w:trPr>
        <w:tc>
          <w:tcPr>
            <w:tcW w:w="1985" w:type="dxa"/>
            <w:tcBorders>
              <w:top w:val="single" w:sz="4" w:space="0" w:color="auto"/>
              <w:bottom w:val="single" w:sz="4" w:space="0" w:color="auto"/>
            </w:tcBorders>
          </w:tcPr>
          <w:p w:rsidR="00CD36E9" w:rsidRPr="000E6F38"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454EEF">
            <w:pPr>
              <w:tabs>
                <w:tab w:val="left" w:pos="851"/>
              </w:tabs>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val="en-US"/>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1">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3A0659"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18.4pt">
            <v:imagedata r:id="rId12"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w:t>
      </w:r>
      <w:r>
        <w:rPr>
          <w:rFonts w:ascii="Century" w:hAnsi="Century"/>
          <w:sz w:val="24"/>
          <w:szCs w:val="24"/>
        </w:rPr>
        <w:lastRenderedPageBreak/>
        <w:t xml:space="preserve">la comunicación con los drivers del sistema de rastreo haciendo uso directo del software y clases proporcionadas por NDI. </w:t>
      </w:r>
      <w:r w:rsidR="0072154D">
        <w:rPr>
          <w:rFonts w:ascii="Century" w:hAnsi="Century"/>
          <w:sz w:val="24"/>
          <w:szCs w:val="24"/>
        </w:rPr>
        <w:t xml:space="preserve">Pr otro lado, para realizar la 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val="en-US"/>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w:t>
      </w:r>
      <w:r w:rsidR="001F4080">
        <w:rPr>
          <w:rFonts w:ascii="Century" w:hAnsi="Century"/>
          <w:sz w:val="24"/>
          <w:szCs w:val="24"/>
        </w:rPr>
        <w:lastRenderedPageBreak/>
        <w:t xml:space="preserve">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val="en-US"/>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4">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w:t>
      </w:r>
      <w:r>
        <w:rPr>
          <w:rFonts w:ascii="Century" w:hAnsi="Century"/>
          <w:sz w:val="24"/>
          <w:szCs w:val="24"/>
        </w:rPr>
        <w:lastRenderedPageBreak/>
        <w:t xml:space="preserve">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p>
    <w:p w:rsidR="00EE1E29" w:rsidRDefault="00EE1E29" w:rsidP="00EE1E29">
      <w:pPr>
        <w:jc w:val="center"/>
        <w:rPr>
          <w:rFonts w:ascii="Century" w:hAnsi="Century"/>
          <w:sz w:val="24"/>
          <w:szCs w:val="24"/>
        </w:rPr>
      </w:pPr>
      <w:r>
        <w:rPr>
          <w:noProof/>
          <w:lang w:val="en-US"/>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val="en-US"/>
        </w:rPr>
        <w:drawing>
          <wp:inline distT="0" distB="0" distL="0" distR="0" wp14:anchorId="71686839" wp14:editId="4D733D7B">
            <wp:extent cx="5242560" cy="3148055"/>
            <wp:effectExtent l="0" t="0" r="0" b="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49057" cy="3151957"/>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lastRenderedPageBreak/>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0B2CA6" w:rsidRDefault="000B2CA6" w:rsidP="004B7B09">
      <w:pPr>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8A1E6A">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m:t>
                    </m:r>
                    <m:r>
                      <w:rPr>
                        <w:rFonts w:ascii="Cambria Math" w:eastAsiaTheme="minorEastAsia" w:hAnsi="Cambria Math"/>
                        <w:sz w:val="20"/>
                        <w:szCs w:val="20"/>
                      </w:rPr>
                      <m:t>b</m:t>
                    </m:r>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m:t>
                    </m:r>
                    <m:r>
                      <w:rPr>
                        <w:rFonts w:ascii="Cambria Math" w:eastAsiaTheme="minorEastAsia" w:hAnsi="Cambria Math"/>
                        <w:sz w:val="20"/>
                        <w:szCs w:val="20"/>
                      </w:rPr>
                      <m:t>c</m:t>
                    </m:r>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8A1E6A">
            <w:pPr>
              <w:jc w:val="center"/>
              <w:rPr>
                <w:rFonts w:ascii="Century" w:eastAsiaTheme="minorEastAsia" w:hAnsi="Century"/>
                <w:sz w:val="20"/>
                <w:szCs w:val="20"/>
              </w:rPr>
            </w:pPr>
            <w:r>
              <w:rPr>
                <w:rFonts w:ascii="Century" w:eastAsiaTheme="minorEastAsia" w:hAnsi="Century"/>
                <w:sz w:val="20"/>
                <w:szCs w:val="20"/>
              </w:rPr>
              <w:t>4</w:t>
            </w:r>
            <w:r>
              <w:rPr>
                <w:rFonts w:ascii="Century" w:eastAsiaTheme="minorEastAsia" w:hAnsi="Century"/>
                <w:sz w:val="20"/>
                <w:szCs w:val="20"/>
              </w:rPr>
              <w:t>.1</w:t>
            </w:r>
          </w:p>
        </w:tc>
      </w:tr>
    </w:tbl>
    <w:p w:rsidR="001861D0" w:rsidRDefault="000B2CA6" w:rsidP="004B7B09">
      <w:pPr>
        <w:jc w:val="both"/>
        <w:rPr>
          <w:rFonts w:ascii="Century" w:eastAsiaTheme="minorEastAsia" w:hAnsi="Century"/>
          <w:sz w:val="24"/>
          <w:szCs w:val="20"/>
        </w:rPr>
      </w:pPr>
      <w:r>
        <w:rPr>
          <w:rFonts w:ascii="Century" w:eastAsiaTheme="minorEastAsia" w:hAnsi="Century"/>
          <w:sz w:val="24"/>
          <w:szCs w:val="20"/>
        </w:rPr>
        <w:t xml:space="preserve"> </w:t>
      </w:r>
    </w:p>
    <w:p w:rsidR="000B2CA6" w:rsidRPr="004B7B09" w:rsidRDefault="000B2CA6" w:rsidP="004B7B09">
      <w:pPr>
        <w:jc w:val="both"/>
        <w:rPr>
          <w:rFonts w:ascii="Century" w:hAnsi="Century"/>
          <w:sz w:val="24"/>
          <w:szCs w:val="20"/>
        </w:rPr>
      </w:pPr>
      <w:bookmarkStart w:id="0" w:name="_GoBack"/>
      <w:bookmarkEnd w:id="0"/>
    </w:p>
    <w:sectPr w:rsidR="000B2CA6" w:rsidRPr="004B7B0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87CA6"/>
    <w:rsid w:val="000A0EFE"/>
    <w:rsid w:val="000B2CA6"/>
    <w:rsid w:val="000E4853"/>
    <w:rsid w:val="0012195C"/>
    <w:rsid w:val="001861D0"/>
    <w:rsid w:val="001F4080"/>
    <w:rsid w:val="002156B4"/>
    <w:rsid w:val="002B7CB8"/>
    <w:rsid w:val="002C3C12"/>
    <w:rsid w:val="002F19F8"/>
    <w:rsid w:val="002F5DD3"/>
    <w:rsid w:val="003A0659"/>
    <w:rsid w:val="004524C3"/>
    <w:rsid w:val="004A587D"/>
    <w:rsid w:val="004B7B09"/>
    <w:rsid w:val="004E120C"/>
    <w:rsid w:val="004E3920"/>
    <w:rsid w:val="005351AF"/>
    <w:rsid w:val="00544E6A"/>
    <w:rsid w:val="00583EB5"/>
    <w:rsid w:val="005A779B"/>
    <w:rsid w:val="00694116"/>
    <w:rsid w:val="006F5A89"/>
    <w:rsid w:val="00706A5F"/>
    <w:rsid w:val="0072154D"/>
    <w:rsid w:val="00762DE1"/>
    <w:rsid w:val="007825F1"/>
    <w:rsid w:val="007A16C0"/>
    <w:rsid w:val="007B270B"/>
    <w:rsid w:val="007F6B24"/>
    <w:rsid w:val="008D1DD0"/>
    <w:rsid w:val="00970D6A"/>
    <w:rsid w:val="00986766"/>
    <w:rsid w:val="009F648E"/>
    <w:rsid w:val="00A23992"/>
    <w:rsid w:val="00A815FC"/>
    <w:rsid w:val="00AE374B"/>
    <w:rsid w:val="00C3573C"/>
    <w:rsid w:val="00C539D2"/>
    <w:rsid w:val="00CD36E9"/>
    <w:rsid w:val="00CE4138"/>
    <w:rsid w:val="00D7298E"/>
    <w:rsid w:val="00DB7196"/>
    <w:rsid w:val="00DF0983"/>
    <w:rsid w:val="00EC163F"/>
    <w:rsid w:val="00EE1E29"/>
    <w:rsid w:val="00F77B0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3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39"/>
    <w:rsid w:val="004E12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ndigital.com" TargetMode="Externa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g"/><Relationship Id="rId5" Type="http://schemas.openxmlformats.org/officeDocument/2006/relationships/settings" Target="settings.xml"/><Relationship Id="rId15" Type="http://schemas.openxmlformats.org/officeDocument/2006/relationships/image" Target="media/image8.jpeg"/><Relationship Id="rId10" Type="http://schemas.openxmlformats.org/officeDocument/2006/relationships/image" Target="media/image3.jpg"/><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CF835-EF84-4948-B388-C2703FACE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9</Pages>
  <Words>4946</Words>
  <Characters>28197</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11</cp:revision>
  <dcterms:created xsi:type="dcterms:W3CDTF">2015-10-13T15:22:00Z</dcterms:created>
  <dcterms:modified xsi:type="dcterms:W3CDTF">2015-10-19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